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327878" w14:textId="77777777" w:rsidR="00BF07E3" w:rsidRDefault="00BF07E3" w:rsidP="00BF07E3">
      <w:pPr>
        <w:pStyle w:val="Heading2"/>
        <w:rPr>
          <w:rFonts w:ascii="Times New Roman" w:hAnsi="Times New Roman" w:cs="Times New Roman"/>
          <w:b/>
          <w:color w:val="auto"/>
          <w:sz w:val="40"/>
          <w:szCs w:val="40"/>
        </w:rPr>
      </w:pPr>
      <w:bookmarkStart w:id="0" w:name="_Toc529958338"/>
      <w:r w:rsidRPr="000C45A5">
        <w:rPr>
          <w:rFonts w:ascii="Times New Roman" w:hAnsi="Times New Roman" w:cs="Times New Roman"/>
          <w:b/>
          <w:color w:val="auto"/>
          <w:sz w:val="40"/>
          <w:szCs w:val="40"/>
        </w:rPr>
        <w:t>2.5 Transplanting of Rice</w:t>
      </w:r>
      <w:bookmarkEnd w:id="0"/>
    </w:p>
    <w:p w14:paraId="2344820A" w14:textId="77777777" w:rsidR="00BF07E3" w:rsidRPr="00A372C3" w:rsidRDefault="00BF07E3" w:rsidP="00BF07E3"/>
    <w:p w14:paraId="163D896F" w14:textId="77777777" w:rsidR="00BF07E3" w:rsidRPr="00210CC4" w:rsidRDefault="00BF07E3" w:rsidP="00BF07E3">
      <w:pPr>
        <w:rPr>
          <w:color w:val="FF0000"/>
        </w:rPr>
      </w:pPr>
      <w:r w:rsidRPr="00210CC4">
        <w:t xml:space="preserve">Transplanted crops will mature faster in the production </w:t>
      </w:r>
      <w:proofErr w:type="gramStart"/>
      <w:r w:rsidRPr="00210CC4">
        <w:t>field,</w:t>
      </w:r>
      <w:proofErr w:type="gramEnd"/>
      <w:r w:rsidRPr="00210CC4">
        <w:t xml:space="preserve"> however they will take 5‐10% longer after establishing the nursery to harvest. </w:t>
      </w:r>
      <w:r w:rsidRPr="00210CC4">
        <w:rPr>
          <w:color w:val="FF0000"/>
        </w:rPr>
        <w:t>Rice Production Manual</w:t>
      </w:r>
    </w:p>
    <w:p w14:paraId="51CE2BF5" w14:textId="77777777" w:rsidR="00BF07E3" w:rsidRDefault="00BF07E3" w:rsidP="00BF07E3">
      <w:r>
        <w:t>Transplanting is widely practiced in most of the Asian</w:t>
      </w:r>
    </w:p>
    <w:p w14:paraId="6D793E87" w14:textId="77777777" w:rsidR="00BF07E3" w:rsidRPr="00C257E4" w:rsidRDefault="00BF07E3" w:rsidP="00BF07E3">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5F60A9CB" w14:textId="77777777" w:rsidR="00BF07E3" w:rsidRDefault="00BF07E3" w:rsidP="00BF07E3">
      <w:r>
        <w:t>Int. J. Adv. Res. Biol. Sci. (2017). 4(1): 53-57 countries (</w:t>
      </w:r>
      <w:proofErr w:type="spellStart"/>
      <w:r>
        <w:t>Mabbayad</w:t>
      </w:r>
      <w:proofErr w:type="spellEnd"/>
      <w:r>
        <w:t xml:space="preserve"> and </w:t>
      </w:r>
      <w:proofErr w:type="spellStart"/>
      <w:r>
        <w:t>Obordo</w:t>
      </w:r>
      <w:proofErr w:type="spellEnd"/>
      <w:r>
        <w:t>, 1971)</w:t>
      </w:r>
    </w:p>
    <w:p w14:paraId="1A5EA831" w14:textId="77777777" w:rsidR="00BF07E3" w:rsidRPr="0002413B" w:rsidRDefault="00BF07E3" w:rsidP="00BF07E3">
      <w:pPr>
        <w:rPr>
          <w:color w:val="FF0000"/>
        </w:rPr>
      </w:pPr>
      <w:r w:rsidRPr="009A0C97">
        <w:t xml:space="preserve">Transplanting using rice </w:t>
      </w:r>
      <w:proofErr w:type="spellStart"/>
      <w:r w:rsidRPr="009A0C97">
        <w:t>transplanter</w:t>
      </w:r>
      <w:proofErr w:type="spellEnd"/>
      <w:r w:rsidRPr="009A0C97">
        <w:t xml:space="preserve">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Pr="0002413B">
        <w:rPr>
          <w:color w:val="FF0000"/>
        </w:rPr>
        <w:t>Tray soil management</w:t>
      </w:r>
    </w:p>
    <w:p w14:paraId="3C67124E" w14:textId="77777777" w:rsidR="00BF07E3" w:rsidRDefault="00BF07E3" w:rsidP="00BF07E3">
      <w:r>
        <w:t xml:space="preserve">Due to severe weed problem and grazing in lean season the farmers prefer transplanting than direct sowing of seeds. It is a </w:t>
      </w:r>
      <w:proofErr w:type="spellStart"/>
      <w:r>
        <w:t>labour</w:t>
      </w:r>
      <w:proofErr w:type="spellEnd"/>
      <w:r>
        <w:t xml:space="preserve"> intensive operation which requires 200-250 man-h/ha. During peak season </w:t>
      </w:r>
      <w:proofErr w:type="spellStart"/>
      <w:r>
        <w:t>labourers</w:t>
      </w:r>
      <w:proofErr w:type="spellEnd"/>
      <w:r>
        <w:t xml:space="preserve"> are not available. </w:t>
      </w:r>
      <w:r w:rsidRPr="00A423FB">
        <w:rPr>
          <w:color w:val="FF0000"/>
        </w:rPr>
        <w:t>Status and prospectus</w:t>
      </w:r>
    </w:p>
    <w:p w14:paraId="5935FE25" w14:textId="77777777" w:rsidR="00BF07E3" w:rsidRDefault="00BF07E3" w:rsidP="00BF07E3">
      <w:r w:rsidRPr="00B233DC">
        <w:t xml:space="preserve">The transplanting has number of </w:t>
      </w:r>
      <w:proofErr w:type="gramStart"/>
      <w:r w:rsidRPr="00B233DC">
        <w:t>advantage</w:t>
      </w:r>
      <w:proofErr w:type="gramEnd"/>
      <w:r w:rsidRPr="00B233DC">
        <w:t xml:space="preserve"> over direct sowing, as listed below: </w:t>
      </w:r>
    </w:p>
    <w:p w14:paraId="0763BA0C" w14:textId="77777777" w:rsidR="00BF07E3" w:rsidRDefault="00BF07E3" w:rsidP="00BF07E3">
      <w:r w:rsidRPr="00B233DC">
        <w:t xml:space="preserve">1) The time that a crop occupies the land is reduced by 3-4 weeks. </w:t>
      </w:r>
    </w:p>
    <w:p w14:paraId="17E5015B" w14:textId="77777777" w:rsidR="00BF07E3" w:rsidRDefault="00BF07E3" w:rsidP="00BF07E3">
      <w:r w:rsidRPr="00B233DC">
        <w:t xml:space="preserve">2) Helps the plant a better start over the weeds. </w:t>
      </w:r>
    </w:p>
    <w:p w14:paraId="4771ACDE" w14:textId="77777777" w:rsidR="00BF07E3" w:rsidRDefault="00BF07E3" w:rsidP="00BF07E3">
      <w:r w:rsidRPr="00B233DC">
        <w:t>3) Permits optimum plant spacing, which is critical for higher yield.</w:t>
      </w:r>
    </w:p>
    <w:p w14:paraId="6F018BF3" w14:textId="77777777" w:rsidR="00BF07E3" w:rsidRDefault="00BF07E3" w:rsidP="00BF07E3">
      <w:r w:rsidRPr="00B233DC">
        <w:t xml:space="preserve"> 4) Ensures uniform maturity of the crop.</w:t>
      </w:r>
    </w:p>
    <w:p w14:paraId="2962D82C" w14:textId="77777777" w:rsidR="00BF07E3" w:rsidRDefault="00BF07E3" w:rsidP="00BF07E3">
      <w:r w:rsidRPr="00B233DC">
        <w:t xml:space="preserve"> 5) Less seed requirement. </w:t>
      </w:r>
    </w:p>
    <w:p w14:paraId="500BE33B" w14:textId="77777777" w:rsidR="00BF07E3" w:rsidRPr="00645C49" w:rsidRDefault="00BF07E3" w:rsidP="00BF07E3">
      <w:pPr>
        <w:rPr>
          <w:color w:val="C00000"/>
        </w:rPr>
      </w:pPr>
      <w:r w:rsidRPr="00B233DC">
        <w:t xml:space="preserve">6) Facilitate better weeding and intercultural operations. </w:t>
      </w:r>
      <w:r w:rsidRPr="00645C49">
        <w:rPr>
          <w:color w:val="C00000"/>
        </w:rPr>
        <w:t>Development and performance</w:t>
      </w:r>
    </w:p>
    <w:p w14:paraId="731920B4" w14:textId="77777777" w:rsidR="00BF07E3" w:rsidRDefault="00BF07E3" w:rsidP="00BF07E3"/>
    <w:p w14:paraId="2608842A" w14:textId="77777777" w:rsidR="00BF07E3" w:rsidRDefault="00BF07E3" w:rsidP="00BF07E3">
      <w:r>
        <w:t>Appropriate nutrient management, proper seed rate at nursery bed and</w:t>
      </w:r>
    </w:p>
    <w:p w14:paraId="2FC312F4" w14:textId="77777777" w:rsidR="00BF07E3" w:rsidRDefault="00BF07E3" w:rsidP="00BF07E3">
      <w:r>
        <w:t xml:space="preserve">then transplanting at suitable age are the key factors to get vigorous stand in main field (Lal and Roy, 1996, </w:t>
      </w:r>
      <w:proofErr w:type="spellStart"/>
      <w:r>
        <w:t>Himeda</w:t>
      </w:r>
      <w:proofErr w:type="spellEnd"/>
      <w:r>
        <w:t>, 1994).</w:t>
      </w:r>
    </w:p>
    <w:p w14:paraId="69BAF05B" w14:textId="77777777" w:rsidR="00BF07E3" w:rsidRPr="00961A1C" w:rsidRDefault="00BF07E3" w:rsidP="00BF07E3">
      <w:pPr>
        <w:rPr>
          <w:color w:val="FF0000"/>
        </w:rPr>
      </w:pPr>
      <w:r w:rsidRPr="00961A1C">
        <w:rPr>
          <w:color w:val="FF0000"/>
        </w:rPr>
        <w:t>Influence of Nursery Management and Seedling Age on Growth and Economic Performance of Fine Rice</w:t>
      </w:r>
    </w:p>
    <w:p w14:paraId="43A3CB78" w14:textId="77777777" w:rsidR="00BF07E3" w:rsidRDefault="00BF07E3" w:rsidP="00BF07E3">
      <w:r w:rsidRPr="00BD5D18">
        <w:t xml:space="preserve">Transplanting produced significantly </w:t>
      </w:r>
      <w:proofErr w:type="gramStart"/>
      <w:r w:rsidRPr="00BD5D18">
        <w:t>more</w:t>
      </w:r>
      <w:proofErr w:type="gramEnd"/>
      <w:r w:rsidRPr="00BD5D18">
        <w:t xml:space="preserve"> number of productive tillers per hill, more number of </w:t>
      </w:r>
      <w:proofErr w:type="spellStart"/>
      <w:r w:rsidRPr="00BD5D18">
        <w:t>spikelets</w:t>
      </w:r>
      <w:proofErr w:type="spellEnd"/>
      <w:r w:rsidRPr="00BD5D18">
        <w:t xml:space="preserve"> per panicle than direct sowing but planting method had no effect on </w:t>
      </w:r>
      <w:proofErr w:type="spellStart"/>
      <w:r w:rsidRPr="00BD5D18">
        <w:t>lOOO-grainweight</w:t>
      </w:r>
      <w:proofErr w:type="spellEnd"/>
      <w:r w:rsidRPr="00BD5D18">
        <w:t>.</w:t>
      </w:r>
    </w:p>
    <w:p w14:paraId="7DC19075" w14:textId="77777777" w:rsidR="00BF07E3" w:rsidRPr="00F90819" w:rsidRDefault="00BF07E3" w:rsidP="00BF07E3">
      <w:pPr>
        <w:rPr>
          <w:color w:val="FF0000"/>
        </w:rPr>
      </w:pPr>
      <w:r w:rsidRPr="00F90819">
        <w:rPr>
          <w:color w:val="FF0000"/>
        </w:rPr>
        <w:t>Identification of quantitative trait loci for yield and yield components in an advanced backcross population derived from the Oryza sativa variety IR64 and the wild relative O-</w:t>
      </w:r>
      <w:proofErr w:type="spellStart"/>
      <w:r w:rsidRPr="00F90819">
        <w:rPr>
          <w:color w:val="FF0000"/>
        </w:rPr>
        <w:t>rufipogon</w:t>
      </w:r>
      <w:proofErr w:type="spellEnd"/>
    </w:p>
    <w:p w14:paraId="05CFDEDB" w14:textId="77777777" w:rsidR="00BF07E3" w:rsidRDefault="00BF07E3" w:rsidP="00BF07E3"/>
    <w:p w14:paraId="12A51EE6" w14:textId="77777777" w:rsidR="00BF07E3" w:rsidRDefault="00BF07E3" w:rsidP="00BF07E3">
      <w:r w:rsidRPr="009C4F1C">
        <w:t xml:space="preserve">Although transplanting is the common method of rice production but it is more laborious, cumbersome, time consuming and entails a lot of expenditure on raising nursery, its uprooting, transporting etc., whereas for direct seeding only </w:t>
      </w:r>
      <w:proofErr w:type="gramStart"/>
      <w:r w:rsidRPr="009C4F1C">
        <w:t>two man</w:t>
      </w:r>
      <w:proofErr w:type="gramEnd"/>
      <w:r w:rsidRPr="009C4F1C">
        <w:t xml:space="preserve"> hours are required for the same area (Hashimoto et al., 1976). </w:t>
      </w:r>
      <w:r w:rsidRPr="009C4F1C">
        <w:lastRenderedPageBreak/>
        <w:t xml:space="preserve">Careless transplanting by hired </w:t>
      </w:r>
      <w:proofErr w:type="spellStart"/>
      <w:r w:rsidRPr="009C4F1C">
        <w:t>labour</w:t>
      </w:r>
      <w:proofErr w:type="spellEnd"/>
      <w:r w:rsidRPr="009C4F1C">
        <w:t xml:space="preserve"> results in low planting densities in the farmer's field. The scarcity and high cost of farm </w:t>
      </w:r>
      <w:proofErr w:type="spellStart"/>
      <w:r w:rsidRPr="009C4F1C">
        <w:t>labour</w:t>
      </w:r>
      <w:proofErr w:type="spellEnd"/>
      <w:r w:rsidRPr="009C4F1C">
        <w:t xml:space="preserve"> invariably delay transplanting and often lead to the use of aged seedlings (</w:t>
      </w:r>
      <w:proofErr w:type="spellStart"/>
      <w:r w:rsidRPr="009C4F1C">
        <w:t>Santhi</w:t>
      </w:r>
      <w:proofErr w:type="spellEnd"/>
      <w:r w:rsidRPr="009C4F1C">
        <w:t xml:space="preserve"> et' al., 1998).</w:t>
      </w:r>
    </w:p>
    <w:p w14:paraId="639F1EE4" w14:textId="77777777" w:rsidR="00BF07E3" w:rsidRDefault="00BF07E3" w:rsidP="00BF07E3">
      <w:r w:rsidRPr="00A36325">
        <w:t>transplanting gave significantly higher paddy yield (2.77 t ha") than direct seeding (2.30</w:t>
      </w:r>
    </w:p>
    <w:p w14:paraId="6A70F9A7" w14:textId="77777777" w:rsidR="00BF07E3" w:rsidRDefault="00BF07E3" w:rsidP="00BF07E3">
      <w:r>
        <w:t>Transplanting produced significantly more productive tillers hiU-1</w:t>
      </w:r>
    </w:p>
    <w:p w14:paraId="0B2659EE" w14:textId="77777777" w:rsidR="00BF07E3" w:rsidRDefault="00BF07E3" w:rsidP="00BF07E3">
      <w:r>
        <w:t>(14.51) than direct seeding (8.30).</w:t>
      </w:r>
    </w:p>
    <w:p w14:paraId="5954C644" w14:textId="77777777" w:rsidR="00BF07E3" w:rsidRDefault="00BF07E3" w:rsidP="00BF07E3">
      <w:r>
        <w:t xml:space="preserve">Number of </w:t>
      </w:r>
      <w:proofErr w:type="spellStart"/>
      <w:r>
        <w:t>Spikelets</w:t>
      </w:r>
      <w:proofErr w:type="spellEnd"/>
      <w:r>
        <w:t xml:space="preserve"> Per Panicle: The number of </w:t>
      </w:r>
      <w:proofErr w:type="spellStart"/>
      <w:r>
        <w:t>spikelets</w:t>
      </w:r>
      <w:proofErr w:type="spellEnd"/>
      <w:r>
        <w:t xml:space="preserve"> </w:t>
      </w:r>
      <w:proofErr w:type="spellStart"/>
      <w:r>
        <w:t>panicle'l</w:t>
      </w:r>
      <w:proofErr w:type="spellEnd"/>
      <w:r>
        <w:t xml:space="preserve"> was significantly affected by the planting method. Transplanting significantly increased the number of </w:t>
      </w:r>
      <w:proofErr w:type="spellStart"/>
      <w:r>
        <w:t>spikelets</w:t>
      </w:r>
      <w:proofErr w:type="spellEnd"/>
      <w:r>
        <w:t xml:space="preserve"> per panicle over the direct seeding method. The maximum number of </w:t>
      </w:r>
      <w:proofErr w:type="spellStart"/>
      <w:r>
        <w:t>spiekelets</w:t>
      </w:r>
      <w:proofErr w:type="spellEnd"/>
      <w:r>
        <w:t xml:space="preserve"> panicle" obtained using transplanting could be due to sufficient amounts of moisture and nutrients available to the plants due to deep penetration and wide spread of roots at the panicle initiation and flowering stages, which eventually resulted in more panicle bearing and more number of </w:t>
      </w:r>
      <w:proofErr w:type="spellStart"/>
      <w:r>
        <w:t>spikelets</w:t>
      </w:r>
      <w:proofErr w:type="spellEnd"/>
      <w:r>
        <w:t xml:space="preserve"> </w:t>
      </w:r>
      <w:proofErr w:type="spellStart"/>
      <w:proofErr w:type="gramStart"/>
      <w:r>
        <w:t>panicle,l</w:t>
      </w:r>
      <w:proofErr w:type="spellEnd"/>
      <w:r>
        <w:t>.</w:t>
      </w:r>
      <w:proofErr w:type="gramEnd"/>
      <w:r>
        <w:t xml:space="preserve"> The plants in direct sowing method were at disadvantage due to being shallow-rooted and high infestation of weeds which further reduced the availability of moisture and nutrient to the plants.</w:t>
      </w:r>
    </w:p>
    <w:p w14:paraId="2447117F" w14:textId="77777777" w:rsidR="00BF07E3" w:rsidRPr="00B10115" w:rsidRDefault="00BF07E3" w:rsidP="00BF07E3">
      <w:pPr>
        <w:rPr>
          <w:color w:val="FF0000"/>
        </w:rPr>
      </w:pPr>
      <w:r w:rsidRPr="00B10115">
        <w:rPr>
          <w:color w:val="FF0000"/>
        </w:rPr>
        <w:t>Identification of quantitative trait loci for yield and yield components in an advanced backcross population derived from the Oryza sativa variety IR64 and the wild relative O-</w:t>
      </w:r>
      <w:proofErr w:type="spellStart"/>
      <w:r w:rsidRPr="00B10115">
        <w:rPr>
          <w:color w:val="FF0000"/>
        </w:rPr>
        <w:t>rufipogon</w:t>
      </w:r>
      <w:proofErr w:type="spellEnd"/>
    </w:p>
    <w:p w14:paraId="5576F31A" w14:textId="77777777" w:rsidR="00BF07E3" w:rsidRDefault="00BF07E3" w:rsidP="00BF07E3"/>
    <w:p w14:paraId="4F590E9A" w14:textId="77777777" w:rsidR="00BF07E3" w:rsidRDefault="00BF07E3" w:rsidP="00BF07E3">
      <w:r w:rsidRPr="00C257E4">
        <w:t>Maximum number of productive tillersm-2 was recorded in direct seeded rice (3.25.89); (365.67); (380.97) followed by transplanted rice (319.27);</w:t>
      </w:r>
      <w:r>
        <w:t xml:space="preserve"> </w:t>
      </w:r>
    </w:p>
    <w:p w14:paraId="269201D7" w14:textId="77777777" w:rsidR="00BF07E3" w:rsidRPr="00C257E4" w:rsidRDefault="00BF07E3" w:rsidP="00BF07E3">
      <w:pPr>
        <w:rPr>
          <w:color w:val="000000" w:themeColor="text1"/>
        </w:rPr>
      </w:pPr>
      <w:r w:rsidRPr="00C257E4">
        <w:rPr>
          <w:color w:val="000000" w:themeColor="text1"/>
        </w:rPr>
        <w:t>Transplanting of rice required maximum labor resulting in maximum cost of production however planting was delayed due to labor scarcity. Low plant population is the major cause for</w:t>
      </w:r>
    </w:p>
    <w:p w14:paraId="4A5D4B0E" w14:textId="77777777" w:rsidR="00BF07E3" w:rsidRDefault="00BF07E3" w:rsidP="00BF07E3">
      <w:pPr>
        <w:rPr>
          <w:color w:val="000000" w:themeColor="text1"/>
        </w:rPr>
      </w:pPr>
      <w:r w:rsidRPr="00C257E4">
        <w:rPr>
          <w:color w:val="000000" w:themeColor="text1"/>
        </w:rPr>
        <w:t>low rice (Oryza sativa L.) yields in Pakistan which can be optimized using a proper sowing method. It would be advantageous, if transplanting could be substituted by direct seeding of rice which could result in proper plant population. Direct seeded rice is an alternate option to cope with the problems of water and labor scarcity associated with conventional method (</w:t>
      </w:r>
      <w:proofErr w:type="spellStart"/>
      <w:r w:rsidRPr="00C257E4">
        <w:rPr>
          <w:color w:val="000000" w:themeColor="text1"/>
        </w:rPr>
        <w:t>Weerakoon</w:t>
      </w:r>
      <w:proofErr w:type="spellEnd"/>
      <w:r w:rsidRPr="00C257E4">
        <w:rPr>
          <w:color w:val="000000" w:themeColor="text1"/>
        </w:rPr>
        <w:t xml:space="preserve"> et al., 2011).</w:t>
      </w:r>
    </w:p>
    <w:p w14:paraId="78152988" w14:textId="77777777" w:rsidR="00BF07E3" w:rsidRPr="00C257E4" w:rsidRDefault="00BF07E3" w:rsidP="00BF07E3">
      <w:pPr>
        <w:rPr>
          <w:color w:val="000000" w:themeColor="text1"/>
        </w:rPr>
      </w:pPr>
      <w:r w:rsidRPr="00C257E4">
        <w:rPr>
          <w:color w:val="000000" w:themeColor="text1"/>
        </w:rPr>
        <w:t>A lot of expenditure is required on raising nursery, its uprooting and</w:t>
      </w:r>
      <w:r>
        <w:rPr>
          <w:color w:val="000000" w:themeColor="text1"/>
        </w:rPr>
        <w:t xml:space="preserve"> </w:t>
      </w:r>
      <w:r w:rsidRPr="00C257E4">
        <w:rPr>
          <w:color w:val="000000" w:themeColor="text1"/>
        </w:rPr>
        <w:t xml:space="preserve">transporting. Whereas for direct seeding, only </w:t>
      </w:r>
      <w:proofErr w:type="gramStart"/>
      <w:r w:rsidRPr="00C257E4">
        <w:rPr>
          <w:color w:val="000000" w:themeColor="text1"/>
        </w:rPr>
        <w:t>two man</w:t>
      </w:r>
      <w:proofErr w:type="gramEnd"/>
      <w:r w:rsidRPr="00C257E4">
        <w:rPr>
          <w:color w:val="000000" w:themeColor="text1"/>
        </w:rPr>
        <w:t xml:space="preserve"> hours are required to sow the same area.</w:t>
      </w:r>
    </w:p>
    <w:p w14:paraId="5EE73141" w14:textId="77777777" w:rsidR="00BF07E3" w:rsidRPr="00C257E4" w:rsidRDefault="00BF07E3" w:rsidP="00BF07E3">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6596559" w14:textId="77777777" w:rsidR="00BF07E3" w:rsidRPr="00284E3D" w:rsidRDefault="00BF07E3" w:rsidP="00BF07E3">
      <w:pPr>
        <w:rPr>
          <w:color w:val="000000" w:themeColor="text1"/>
        </w:rPr>
      </w:pPr>
      <w:r w:rsidRPr="00284E3D">
        <w:rPr>
          <w:color w:val="000000" w:themeColor="text1"/>
        </w:rPr>
        <w:t>Paddy</w:t>
      </w:r>
      <w:r>
        <w:rPr>
          <w:color w:val="000000" w:themeColor="text1"/>
        </w:rPr>
        <w:t xml:space="preserve"> </w:t>
      </w:r>
      <w:r w:rsidRPr="00284E3D">
        <w:rPr>
          <w:color w:val="000000" w:themeColor="text1"/>
        </w:rPr>
        <w:t xml:space="preserve">transplanting by </w:t>
      </w:r>
      <w:proofErr w:type="spellStart"/>
      <w:r w:rsidRPr="00284E3D">
        <w:rPr>
          <w:color w:val="000000" w:themeColor="text1"/>
        </w:rPr>
        <w:t>labour</w:t>
      </w:r>
      <w:proofErr w:type="spellEnd"/>
      <w:r w:rsidRPr="00284E3D">
        <w:rPr>
          <w:color w:val="000000" w:themeColor="text1"/>
        </w:rPr>
        <w:t xml:space="preserve"> results in low and non-uniform plant population due to which crop yields are reduced</w:t>
      </w:r>
    </w:p>
    <w:p w14:paraId="0E920644" w14:textId="77777777" w:rsidR="00BF07E3" w:rsidRPr="00284E3D" w:rsidRDefault="00BF07E3" w:rsidP="00BF07E3">
      <w:pPr>
        <w:rPr>
          <w:color w:val="000000" w:themeColor="text1"/>
        </w:rPr>
      </w:pPr>
      <w:r w:rsidRPr="00284E3D">
        <w:rPr>
          <w:color w:val="000000" w:themeColor="text1"/>
        </w:rPr>
        <w:t xml:space="preserve"> (Mahajan et al., 2009).</w:t>
      </w:r>
    </w:p>
    <w:p w14:paraId="130706A5" w14:textId="77777777" w:rsidR="00BF07E3" w:rsidRDefault="00BF07E3" w:rsidP="00BF07E3"/>
    <w:p w14:paraId="0F96944D" w14:textId="77777777" w:rsidR="00BF07E3" w:rsidRPr="00C257E4" w:rsidRDefault="00BF07E3" w:rsidP="00BF07E3">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1EC415D5" w14:textId="77777777" w:rsidR="00BF07E3" w:rsidRDefault="00BF07E3" w:rsidP="00BF07E3"/>
    <w:p w14:paraId="63864745" w14:textId="77777777" w:rsidR="00BF07E3" w:rsidRPr="00526C0B" w:rsidRDefault="00BF07E3" w:rsidP="00BF07E3">
      <w:pPr>
        <w:rPr>
          <w:color w:val="FF0000"/>
        </w:rPr>
      </w:pPr>
      <w:r w:rsidRPr="003C15B6">
        <w:lastRenderedPageBreak/>
        <w:t xml:space="preserve">For successful rice production, suitable transplanting </w:t>
      </w:r>
      <w:proofErr w:type="spellStart"/>
      <w:r w:rsidRPr="003C15B6">
        <w:t>densi</w:t>
      </w:r>
      <w:proofErr w:type="spellEnd"/>
      <w:r w:rsidRPr="003C15B6">
        <w:t xml:space="preserve">- ties for optimum </w:t>
      </w:r>
      <w:proofErr w:type="spellStart"/>
      <w:r w:rsidRPr="003C15B6">
        <w:t>tillering</w:t>
      </w:r>
      <w:proofErr w:type="spellEnd"/>
      <w:r w:rsidRPr="003C15B6">
        <w:t xml:space="preserve"> and</w:t>
      </w:r>
      <w:r>
        <w:t xml:space="preserve"> </w:t>
      </w:r>
      <w:r w:rsidRPr="00526C0B">
        <w:t xml:space="preserve">essential for improving the growth variables re- </w:t>
      </w:r>
      <w:proofErr w:type="spellStart"/>
      <w:r w:rsidRPr="00526C0B">
        <w:t>sponsible</w:t>
      </w:r>
      <w:proofErr w:type="spellEnd"/>
      <w:r w:rsidRPr="00526C0B">
        <w:t xml:space="preserve"> for high yield (Ghosh and Singh, 1998). </w:t>
      </w:r>
      <w:proofErr w:type="spellStart"/>
      <w:r w:rsidRPr="00526C0B">
        <w:rPr>
          <w:color w:val="FF0000"/>
        </w:rPr>
        <w:t>rowth</w:t>
      </w:r>
      <w:proofErr w:type="spellEnd"/>
      <w:r w:rsidRPr="00526C0B">
        <w:rPr>
          <w:color w:val="FF0000"/>
        </w:rPr>
        <w:t xml:space="preserve"> and yield of rice as affected by transplanting dates and seedlings per hill under high temperature of </w:t>
      </w:r>
      <w:proofErr w:type="spellStart"/>
      <w:r w:rsidRPr="00526C0B">
        <w:rPr>
          <w:color w:val="FF0000"/>
        </w:rPr>
        <w:t>Dera</w:t>
      </w:r>
      <w:proofErr w:type="spellEnd"/>
      <w:r w:rsidRPr="00526C0B">
        <w:rPr>
          <w:color w:val="FF0000"/>
        </w:rPr>
        <w:t xml:space="preserve"> Ismail Khan, Pakistan.</w:t>
      </w:r>
    </w:p>
    <w:p w14:paraId="3169196E" w14:textId="77777777" w:rsidR="00BF07E3" w:rsidRDefault="00BF07E3" w:rsidP="00BF07E3">
      <w:r>
        <w:t>Transplanting method recorded the highest average yield because the planting distance ensure air circulation, water and light which are basic factors necessary for photosynthesis (Baloch et al., 2002). This is in agreement with reports by IRRI (1984) that transplanting enables optimal spacing, and proper spacing can increase tiller and paddy yield. The</w:t>
      </w:r>
    </w:p>
    <w:p w14:paraId="28015200" w14:textId="77777777" w:rsidR="00BF07E3" w:rsidRDefault="00BF07E3" w:rsidP="00BF07E3">
      <w:r w:rsidRPr="00B13339">
        <w:t xml:space="preserve">in areas where </w:t>
      </w:r>
      <w:proofErr w:type="spellStart"/>
      <w:r w:rsidRPr="00B13339">
        <w:t>labour</w:t>
      </w:r>
      <w:proofErr w:type="spellEnd"/>
      <w:r w:rsidRPr="00B13339">
        <w:t xml:space="preserve"> is found, transplanted rice will produce gross economic return than other methods under upland conditions; and even where </w:t>
      </w:r>
      <w:proofErr w:type="spellStart"/>
      <w:r w:rsidRPr="00B13339">
        <w:t>labour</w:t>
      </w:r>
      <w:proofErr w:type="spellEnd"/>
      <w:r w:rsidRPr="00B13339">
        <w:t xml:space="preserve"> is scarce and costly, transplanting through seedling throwing will give higher yield and income than other methods (</w:t>
      </w:r>
      <w:proofErr w:type="spellStart"/>
      <w:r w:rsidRPr="00B13339">
        <w:t>Manjappa</w:t>
      </w:r>
      <w:proofErr w:type="spellEnd"/>
      <w:r w:rsidRPr="00B13339">
        <w:t xml:space="preserve"> and </w:t>
      </w:r>
      <w:proofErr w:type="spellStart"/>
      <w:r w:rsidRPr="00B13339">
        <w:t>Kataraki</w:t>
      </w:r>
      <w:proofErr w:type="spellEnd"/>
      <w:r w:rsidRPr="00B13339">
        <w:t xml:space="preserve">, 2002; </w:t>
      </w:r>
      <w:proofErr w:type="spellStart"/>
      <w:r w:rsidRPr="00B13339">
        <w:t>Sanjitha</w:t>
      </w:r>
      <w:proofErr w:type="spellEnd"/>
      <w:r w:rsidRPr="00B13339">
        <w:t xml:space="preserve"> Rani and </w:t>
      </w:r>
      <w:proofErr w:type="spellStart"/>
      <w:r w:rsidRPr="00B13339">
        <w:t>Jayakiran</w:t>
      </w:r>
      <w:proofErr w:type="spellEnd"/>
      <w:r w:rsidRPr="00B13339">
        <w:t>, 2010).</w:t>
      </w:r>
    </w:p>
    <w:p w14:paraId="55B396F3" w14:textId="77777777" w:rsidR="00BF07E3" w:rsidRPr="00B13339" w:rsidRDefault="00BF07E3" w:rsidP="00BF07E3">
      <w:pPr>
        <w:rPr>
          <w:color w:val="FF0000"/>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65B2D705" w14:textId="77777777" w:rsidR="00BF07E3" w:rsidRDefault="00BF07E3" w:rsidP="00BF07E3">
      <w:r>
        <w:t>Manual transplanting of rice seedlings into puddled fields is still widely practiced. Transplanted crops require less seed, are better able to compete against weeds but require much more labor to establish. In areas where labor is becoming a problem, mechanical</w:t>
      </w:r>
    </w:p>
    <w:p w14:paraId="18EFC67E" w14:textId="77777777" w:rsidR="00BF07E3" w:rsidRDefault="00BF07E3" w:rsidP="00BF07E3">
      <w:proofErr w:type="spellStart"/>
      <w:r>
        <w:t>transplanters</w:t>
      </w:r>
      <w:proofErr w:type="spellEnd"/>
      <w:r>
        <w:t xml:space="preserve"> are starting to become popular. The total crop duration for transplanted crops will be 5‐10% longer than a direct seeded crop, although the actual time in the production field is be less. The soil type often determines how soon the seedlings need to be transplanted after final working. In many sandy soils, transplanting has to be undertaken within hours of </w:t>
      </w:r>
      <w:proofErr w:type="spellStart"/>
      <w:r>
        <w:t>fina</w:t>
      </w:r>
      <w:proofErr w:type="spellEnd"/>
    </w:p>
    <w:p w14:paraId="419E83EC" w14:textId="77777777" w:rsidR="00BF07E3" w:rsidRDefault="00BF07E3" w:rsidP="00BF07E3">
      <w:r>
        <w:t xml:space="preserve">Pulling and transplanting of seedlings is very labor intensive. Depending on soil type, one hectare of rice requires 30 to </w:t>
      </w:r>
      <w:proofErr w:type="gramStart"/>
      <w:r>
        <w:t>40 person</w:t>
      </w:r>
      <w:proofErr w:type="gramEnd"/>
      <w:r>
        <w:t xml:space="preserve"> days to establish. Seedlings are normally hand transplanted 20 ‐25 cm apart, but this distance may be increased or decreased depending on soil fertility and water supply. The range is normally 15 to 30 cm with 2‐3 seedlings placed in each hill.</w:t>
      </w:r>
    </w:p>
    <w:p w14:paraId="7937DEC1" w14:textId="77777777" w:rsidR="00BF07E3" w:rsidRDefault="00BF07E3" w:rsidP="00BF07E3">
      <w:r>
        <w:t>Mechanical</w:t>
      </w:r>
    </w:p>
    <w:p w14:paraId="6F699323" w14:textId="77777777" w:rsidR="00BF07E3" w:rsidRDefault="00BF07E3" w:rsidP="00BF07E3">
      <w:pPr>
        <w:rPr>
          <w:color w:val="FF0000"/>
        </w:rPr>
      </w:pPr>
      <w:r w:rsidRPr="00CC5880">
        <w:rPr>
          <w:color w:val="FF0000"/>
        </w:rPr>
        <w:t>Rice Production Manual</w:t>
      </w:r>
    </w:p>
    <w:p w14:paraId="403E9DD3" w14:textId="77777777" w:rsidR="00BF07E3" w:rsidRPr="00182462" w:rsidRDefault="00BF07E3" w:rsidP="00BF07E3">
      <w:pPr>
        <w:rPr>
          <w:color w:val="000000" w:themeColor="text1"/>
        </w:rPr>
      </w:pPr>
      <w:r w:rsidRPr="00182462">
        <w:rPr>
          <w:color w:val="000000" w:themeColor="text1"/>
        </w:rPr>
        <w:t>can be optimized using a proper sowing method. Transplanting is widely practiced in most of the Asian countries (</w:t>
      </w:r>
      <w:proofErr w:type="spellStart"/>
      <w:r w:rsidRPr="00182462">
        <w:rPr>
          <w:color w:val="000000" w:themeColor="text1"/>
        </w:rPr>
        <w:t>Mabbayad</w:t>
      </w:r>
      <w:proofErr w:type="spellEnd"/>
      <w:r w:rsidRPr="00182462">
        <w:rPr>
          <w:color w:val="000000" w:themeColor="text1"/>
        </w:rPr>
        <w:t xml:space="preserve"> and </w:t>
      </w:r>
      <w:proofErr w:type="spellStart"/>
      <w:r w:rsidRPr="00182462">
        <w:rPr>
          <w:color w:val="000000" w:themeColor="text1"/>
        </w:rPr>
        <w:t>Obordo</w:t>
      </w:r>
      <w:proofErr w:type="spellEnd"/>
      <w:r w:rsidRPr="00182462">
        <w:rPr>
          <w:color w:val="000000" w:themeColor="text1"/>
        </w:rPr>
        <w:t>,</w:t>
      </w:r>
    </w:p>
    <w:p w14:paraId="3D398816" w14:textId="77777777" w:rsidR="00BF07E3" w:rsidRDefault="00BF07E3" w:rsidP="00BF07E3">
      <w:pPr>
        <w:rPr>
          <w:color w:val="000000" w:themeColor="text1"/>
        </w:rPr>
      </w:pPr>
      <w:r w:rsidRPr="00182462">
        <w:rPr>
          <w:color w:val="000000" w:themeColor="text1"/>
        </w:rPr>
        <w:t>1971)</w:t>
      </w:r>
    </w:p>
    <w:p w14:paraId="63268510" w14:textId="77777777" w:rsidR="00BF07E3" w:rsidRDefault="00BF07E3" w:rsidP="00BF07E3">
      <w:pPr>
        <w:rPr>
          <w:color w:val="000000" w:themeColor="text1"/>
        </w:rPr>
      </w:pPr>
      <w:r w:rsidRPr="00182462">
        <w:rPr>
          <w:color w:val="000000" w:themeColor="text1"/>
        </w:rPr>
        <w:t>However, an efficient weed management in transplanted rice gave higher economic yields than direct seeding method (Hossain et al. 2002). But transplanting method is more laborious, time consuming and expensive than direct seeding (</w:t>
      </w:r>
      <w:proofErr w:type="spellStart"/>
      <w:r w:rsidRPr="00182462">
        <w:rPr>
          <w:color w:val="000000" w:themeColor="text1"/>
        </w:rPr>
        <w:t>Hashi</w:t>
      </w:r>
      <w:proofErr w:type="spellEnd"/>
      <w:r w:rsidRPr="00182462">
        <w:rPr>
          <w:color w:val="000000" w:themeColor="text1"/>
        </w:rPr>
        <w:t xml:space="preserve">-moto et al. 1976). A lot of expenditure is required on raising nursery, its uprooting and transporting. </w:t>
      </w:r>
      <w:proofErr w:type="spellStart"/>
      <w:r w:rsidRPr="00182462">
        <w:rPr>
          <w:color w:val="000000" w:themeColor="text1"/>
        </w:rPr>
        <w:t>Where as</w:t>
      </w:r>
      <w:proofErr w:type="spellEnd"/>
      <w:r w:rsidRPr="00182462">
        <w:rPr>
          <w:color w:val="000000" w:themeColor="text1"/>
        </w:rPr>
        <w:t xml:space="preserve"> for direct seeding, only </w:t>
      </w:r>
      <w:proofErr w:type="gramStart"/>
      <w:r w:rsidRPr="00182462">
        <w:rPr>
          <w:color w:val="000000" w:themeColor="text1"/>
        </w:rPr>
        <w:t>two man</w:t>
      </w:r>
      <w:proofErr w:type="gramEnd"/>
      <w:r w:rsidRPr="00182462">
        <w:rPr>
          <w:color w:val="000000" w:themeColor="text1"/>
        </w:rPr>
        <w:t xml:space="preserve"> hours are required to sow the same area</w:t>
      </w:r>
    </w:p>
    <w:p w14:paraId="57CBA52E" w14:textId="77777777" w:rsidR="00BF07E3" w:rsidRPr="00DA613D" w:rsidRDefault="00BF07E3" w:rsidP="00BF07E3">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011571E8" w14:textId="63431762" w:rsidR="00C96F54" w:rsidRDefault="00FC78FE" w:rsidP="00C96F54">
      <w:pPr>
        <w:widowControl w:val="0"/>
        <w:autoSpaceDE w:val="0"/>
        <w:autoSpaceDN w:val="0"/>
        <w:adjustRightInd w:val="0"/>
        <w:spacing w:line="240" w:lineRule="auto"/>
        <w:ind w:left="480" w:hanging="480"/>
        <w:rPr>
          <w:color w:val="FF0000"/>
        </w:rPr>
      </w:pPr>
      <w:r>
        <w:rPr>
          <w:color w:val="FF0000"/>
        </w:rPr>
        <w:lastRenderedPageBreak/>
        <w:fldChar w:fldCharType="begin" w:fldLock="1"/>
      </w:r>
      <w:r>
        <w:rPr>
          <w:color w:val="FF0000"/>
        </w:rPr>
        <w:instrText>ADDIN CSL_CITATION {"citationItems":[{"id":"ITEM-1","itemData":{"author":[{"dropping-particle":"","family":"Sekhar","given":"Desagiri","non-dropping-particle":"","parse-names":false,"suffix":""}],"id":"ITEM-1","issued":{"date-parts":[["2004"]]},"publisher":"Acharya N.G. RANGA Agricultural University","title":"Productivity and Quality of Rice (Oryza sativa L.) as influenced by Nitrogen source and planting method","type":"thesis"},"uris":["http://www.mendeley.com/documents/?uuid=e27fd6a4-943e-405f-b1c7-7501a19f4a92"]}],"mendeley":{"formattedCitation":"(Sekhar, 2004)","plainTextFormattedCitation":"(Sekhar, 2004)","previouslyFormattedCitation":"(Sekhar, 2004)"},"properties":{"noteIndex":0},"schema":"https://github.com/citation-style-language/schema/raw/master/csl-citation.json"}</w:instrText>
      </w:r>
      <w:r>
        <w:rPr>
          <w:color w:val="FF0000"/>
        </w:rPr>
        <w:fldChar w:fldCharType="separate"/>
      </w:r>
      <w:r w:rsidRPr="00FC78FE">
        <w:rPr>
          <w:noProof/>
          <w:color w:val="FF0000"/>
        </w:rPr>
        <w:t>(Sekhar, 2004)</w:t>
      </w:r>
      <w:r>
        <w:rPr>
          <w:color w:val="FF0000"/>
        </w:rPr>
        <w:fldChar w:fldCharType="end"/>
      </w:r>
      <w:bookmarkStart w:id="1" w:name="_GoBack"/>
      <w:bookmarkEnd w:id="1"/>
      <w:r w:rsidR="00C96F54">
        <w:rPr>
          <w:color w:val="FF0000"/>
        </w:rPr>
        <w:t xml:space="preserve"> </w:t>
      </w:r>
    </w:p>
    <w:p w14:paraId="465606F0" w14:textId="33F6F7FE" w:rsidR="00BF07E3" w:rsidRDefault="00BF07E3" w:rsidP="00BF07E3">
      <w:pPr>
        <w:rPr>
          <w:color w:val="FF0000"/>
        </w:rPr>
      </w:pPr>
    </w:p>
    <w:p w14:paraId="456AC109" w14:textId="77777777" w:rsidR="00BF07E3" w:rsidRDefault="00BF07E3" w:rsidP="00BF07E3">
      <w:pPr>
        <w:rPr>
          <w:color w:val="FF0000"/>
        </w:rPr>
      </w:pPr>
    </w:p>
    <w:p w14:paraId="2B7C5E6C" w14:textId="77777777" w:rsidR="00BF07E3" w:rsidRDefault="00BF07E3" w:rsidP="00BF07E3">
      <w:pPr>
        <w:rPr>
          <w:color w:val="FF0000"/>
        </w:rPr>
      </w:pPr>
    </w:p>
    <w:p w14:paraId="5D3F1B24" w14:textId="77777777" w:rsidR="00BF07E3" w:rsidRDefault="00BF07E3" w:rsidP="00BF07E3">
      <w:pPr>
        <w:rPr>
          <w:color w:val="FF0000"/>
        </w:rPr>
      </w:pPr>
    </w:p>
    <w:p w14:paraId="59011FF9" w14:textId="77777777" w:rsidR="00BF07E3" w:rsidRDefault="00BF07E3" w:rsidP="00BF07E3">
      <w:pPr>
        <w:rPr>
          <w:color w:val="FF0000"/>
        </w:rPr>
      </w:pPr>
    </w:p>
    <w:p w14:paraId="1B3482E1" w14:textId="77777777" w:rsidR="00BF07E3" w:rsidRDefault="00BF07E3" w:rsidP="00BF07E3">
      <w:pPr>
        <w:rPr>
          <w:color w:val="FF0000"/>
        </w:rPr>
      </w:pPr>
    </w:p>
    <w:p w14:paraId="488DA909" w14:textId="77777777" w:rsidR="00BF07E3" w:rsidRDefault="00BF07E3" w:rsidP="00BF07E3">
      <w:pPr>
        <w:rPr>
          <w:color w:val="FF0000"/>
        </w:rPr>
      </w:pPr>
    </w:p>
    <w:p w14:paraId="7D9A9A0E" w14:textId="77777777" w:rsidR="00BF07E3" w:rsidRDefault="00BF07E3" w:rsidP="00BF07E3">
      <w:pPr>
        <w:rPr>
          <w:color w:val="FF0000"/>
        </w:rPr>
      </w:pPr>
    </w:p>
    <w:p w14:paraId="2F14F87C" w14:textId="77777777" w:rsidR="00BF07E3" w:rsidRDefault="00BF07E3" w:rsidP="00BF07E3">
      <w:pPr>
        <w:rPr>
          <w:color w:val="FF0000"/>
        </w:rPr>
      </w:pPr>
    </w:p>
    <w:p w14:paraId="528D6804" w14:textId="77777777" w:rsidR="00BF07E3" w:rsidRDefault="00BF07E3" w:rsidP="00BF07E3">
      <w:pPr>
        <w:rPr>
          <w:color w:val="FF0000"/>
        </w:rPr>
      </w:pPr>
    </w:p>
    <w:p w14:paraId="15DC396C" w14:textId="77777777" w:rsidR="00BF07E3" w:rsidRDefault="00BF07E3" w:rsidP="00BF07E3">
      <w:pPr>
        <w:rPr>
          <w:color w:val="FF0000"/>
        </w:rPr>
      </w:pPr>
    </w:p>
    <w:p w14:paraId="3C93A127" w14:textId="77777777" w:rsidR="00BF07E3" w:rsidRDefault="00BF07E3" w:rsidP="00BF07E3">
      <w:pPr>
        <w:rPr>
          <w:color w:val="FF0000"/>
        </w:rPr>
      </w:pPr>
    </w:p>
    <w:p w14:paraId="069A227F" w14:textId="77777777" w:rsidR="00BF07E3" w:rsidRDefault="00BF07E3" w:rsidP="00BF07E3">
      <w:pPr>
        <w:rPr>
          <w:color w:val="FF0000"/>
        </w:rPr>
      </w:pPr>
    </w:p>
    <w:p w14:paraId="622A26FE" w14:textId="77777777" w:rsidR="00BF07E3" w:rsidRDefault="00BF07E3" w:rsidP="00BF07E3">
      <w:pPr>
        <w:rPr>
          <w:color w:val="FF0000"/>
        </w:rPr>
      </w:pPr>
    </w:p>
    <w:p w14:paraId="0626DBB5" w14:textId="77777777" w:rsidR="00BF07E3" w:rsidRDefault="00BF07E3" w:rsidP="00BF07E3">
      <w:pPr>
        <w:rPr>
          <w:color w:val="FF0000"/>
        </w:rPr>
      </w:pPr>
    </w:p>
    <w:p w14:paraId="1BC764C8" w14:textId="77777777" w:rsidR="00BF07E3" w:rsidRDefault="00BF07E3" w:rsidP="00BF07E3">
      <w:pPr>
        <w:rPr>
          <w:color w:val="FF0000"/>
        </w:rPr>
      </w:pPr>
    </w:p>
    <w:p w14:paraId="4B71FEB5" w14:textId="77777777" w:rsidR="00BF07E3" w:rsidRDefault="00BF07E3" w:rsidP="00BF07E3">
      <w:pPr>
        <w:rPr>
          <w:color w:val="FF0000"/>
        </w:rPr>
      </w:pPr>
    </w:p>
    <w:p w14:paraId="6F454C7A" w14:textId="77777777" w:rsidR="00BF07E3" w:rsidRPr="00CC5880" w:rsidRDefault="00BF07E3" w:rsidP="00BF07E3">
      <w:pPr>
        <w:rPr>
          <w:color w:val="FF0000"/>
        </w:rPr>
      </w:pPr>
    </w:p>
    <w:p w14:paraId="2E16A644" w14:textId="77777777" w:rsidR="00C96F54" w:rsidRDefault="00C96F54"/>
    <w:sectPr w:rsidR="00C96F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7E3"/>
    <w:rsid w:val="00056EB7"/>
    <w:rsid w:val="001B4291"/>
    <w:rsid w:val="008E25CF"/>
    <w:rsid w:val="00A019A4"/>
    <w:rsid w:val="00BF07E3"/>
    <w:rsid w:val="00C96F54"/>
    <w:rsid w:val="00D640CB"/>
    <w:rsid w:val="00FC78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D72F3E"/>
  <w15:chartTrackingRefBased/>
  <w15:docId w15:val="{4B125C9B-6B66-46FD-B117-592180136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07E3"/>
  </w:style>
  <w:style w:type="paragraph" w:styleId="Heading2">
    <w:name w:val="heading 2"/>
    <w:basedOn w:val="Normal"/>
    <w:next w:val="Normal"/>
    <w:link w:val="Heading2Char"/>
    <w:uiPriority w:val="9"/>
    <w:unhideWhenUsed/>
    <w:qFormat/>
    <w:rsid w:val="00BF07E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F07E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F89005-D82D-415B-AB4E-EC9DD385A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Pages>
  <Words>1258</Words>
  <Characters>717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3</cp:revision>
  <dcterms:created xsi:type="dcterms:W3CDTF">2018-11-29T06:58:00Z</dcterms:created>
  <dcterms:modified xsi:type="dcterms:W3CDTF">2018-11-29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